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2A23ED1C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D27A76">
        <w:t xml:space="preserve"> 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00069">
        <w:instrText>HYPERLINK "https://grwei.github.io/SJTU_2021-2022-2-MS8402/"</w:instrText>
      </w:r>
      <w:r w:rsidR="00FB41B9">
        <w:fldChar w:fldCharType="separate"/>
      </w:r>
      <w:r w:rsidR="00F00069">
        <w:rPr>
          <w:rStyle w:val="aa"/>
        </w:rPr>
        <w:t>https://grwei.github.io/SJTU_2021-2022-2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60BC7E18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="00851F72"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="00851F72" w:rsidRPr="00EC2708">
              <w:rPr>
                <w:rStyle w:val="aa"/>
                <w:noProof/>
              </w:rPr>
              <w:t xml:space="preserve">1 </w:t>
            </w:r>
            <w:r w:rsidR="00851F72" w:rsidRPr="00EC2708">
              <w:rPr>
                <w:rStyle w:val="aa"/>
                <w:noProof/>
              </w:rPr>
              <w:t>流体运动学基础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="00851F72" w:rsidRPr="00EC2708">
              <w:rPr>
                <w:rStyle w:val="aa"/>
                <w:noProof/>
              </w:rPr>
              <w:t xml:space="preserve">2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1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="00851F72" w:rsidRPr="00EC2708">
              <w:rPr>
                <w:rStyle w:val="aa"/>
                <w:noProof/>
              </w:rPr>
              <w:t xml:space="preserve">2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="00851F72" w:rsidRPr="00EC2708">
              <w:rPr>
                <w:rStyle w:val="aa"/>
                <w:noProof/>
              </w:rPr>
              <w:t xml:space="preserve">2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="00851F72" w:rsidRPr="00EC2708">
              <w:rPr>
                <w:rStyle w:val="aa"/>
                <w:noProof/>
              </w:rPr>
              <w:t xml:space="preserve">3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2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2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="00851F72" w:rsidRPr="00EC2708">
              <w:rPr>
                <w:rStyle w:val="aa"/>
                <w:noProof/>
              </w:rPr>
              <w:t xml:space="preserve">3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3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3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="00851F72" w:rsidRPr="00EC2708">
              <w:rPr>
                <w:rStyle w:val="aa"/>
                <w:noProof/>
              </w:rPr>
              <w:t xml:space="preserve">3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4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="00851F72" w:rsidRPr="00EC2708">
              <w:rPr>
                <w:rStyle w:val="aa"/>
                <w:noProof/>
              </w:rPr>
              <w:t xml:space="preserve">4 </w:t>
            </w:r>
            <w:r w:rsidR="00851F72" w:rsidRPr="00EC2708">
              <w:rPr>
                <w:rStyle w:val="aa"/>
                <w:noProof/>
              </w:rPr>
              <w:t>第</w:t>
            </w:r>
            <w:r w:rsidR="00851F72" w:rsidRPr="00EC2708">
              <w:rPr>
                <w:rStyle w:val="aa"/>
                <w:noProof/>
              </w:rPr>
              <w:t>3</w:t>
            </w:r>
            <w:r w:rsidR="00851F72" w:rsidRPr="00EC2708">
              <w:rPr>
                <w:rStyle w:val="aa"/>
                <w:noProof/>
              </w:rPr>
              <w:t>题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5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4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="00851F72" w:rsidRPr="00EC2708">
              <w:rPr>
                <w:rStyle w:val="aa"/>
                <w:noProof/>
              </w:rPr>
              <w:t xml:space="preserve">4.1 </w:t>
            </w:r>
            <w:r w:rsidR="00851F72" w:rsidRPr="00EC2708">
              <w:rPr>
                <w:rStyle w:val="aa"/>
                <w:noProof/>
              </w:rPr>
              <w:t>问题描述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="00851F72" w:rsidRPr="00EC2708">
              <w:rPr>
                <w:rStyle w:val="aa"/>
                <w:noProof/>
              </w:rPr>
              <w:t xml:space="preserve">4.2 </w:t>
            </w:r>
            <w:r w:rsidR="00851F72" w:rsidRPr="00EC2708">
              <w:rPr>
                <w:rStyle w:val="aa"/>
                <w:noProof/>
              </w:rPr>
              <w:t>解决方案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7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5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="00851F72" w:rsidRPr="00EC2708">
              <w:rPr>
                <w:rStyle w:val="aa"/>
                <w:noProof/>
              </w:rPr>
              <w:t>References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8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7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681A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="00851F72" w:rsidRPr="00EC2708">
              <w:rPr>
                <w:rStyle w:val="aa"/>
                <w:noProof/>
              </w:rPr>
              <w:t>附录</w:t>
            </w:r>
            <w:r w:rsidR="00851F72" w:rsidRPr="00EC2708">
              <w:rPr>
                <w:rStyle w:val="aa"/>
                <w:noProof/>
              </w:rPr>
              <w:t xml:space="preserve">A </w:t>
            </w:r>
            <w:r w:rsidR="00851F72" w:rsidRPr="00EC2708">
              <w:rPr>
                <w:rStyle w:val="aa"/>
                <w:noProof/>
              </w:rPr>
              <w:t>本作业使用的</w:t>
            </w:r>
            <w:r w:rsidR="00851F72" w:rsidRPr="00EC2708">
              <w:rPr>
                <w:rStyle w:val="aa"/>
                <w:noProof/>
              </w:rPr>
              <w:t>MATLAB</w:t>
            </w:r>
            <w:r w:rsidR="00851F72" w:rsidRPr="00EC2708">
              <w:rPr>
                <w:rStyle w:val="aa"/>
                <w:noProof/>
              </w:rPr>
              <w:t>程序源代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59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="00851F72" w:rsidRPr="00EC2708">
              <w:rPr>
                <w:rStyle w:val="aa"/>
                <w:noProof/>
              </w:rPr>
              <w:t xml:space="preserve">A.1 </w:t>
            </w:r>
            <w:r w:rsidR="00851F72" w:rsidRPr="00EC2708">
              <w:rPr>
                <w:rStyle w:val="aa"/>
                <w:noProof/>
              </w:rPr>
              <w:t>主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0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8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681A0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="00851F72" w:rsidRPr="00EC2708">
              <w:rPr>
                <w:rStyle w:val="aa"/>
                <w:noProof/>
              </w:rPr>
              <w:t xml:space="preserve">A.2 </w:t>
            </w:r>
            <w:r w:rsidR="00851F72" w:rsidRPr="00EC2708">
              <w:rPr>
                <w:rStyle w:val="aa"/>
                <w:noProof/>
              </w:rPr>
              <w:t>子程序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61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11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2" w:name="_Toc97056048"/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681A00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4" w:name="Thm_15_1_3"/>
      <w:bookmarkEnd w:id="4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Thm_15_1_4"/>
      <w:bookmarkEnd w:id="5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681A00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6" w:name="Eq_3_35"/>
      <w:bookmarkEnd w:id="6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681A00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681A00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681A00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7" w:name="_Toc97056049"/>
      <w:r>
        <w:rPr>
          <w:rFonts w:hint="eastAsia"/>
        </w:rPr>
        <w:lastRenderedPageBreak/>
        <w:t>第</w:t>
      </w:r>
      <w:r>
        <w:t>1</w:t>
      </w:r>
      <w:r>
        <w:rPr>
          <w:rFonts w:hint="eastAsia"/>
        </w:rPr>
        <w:t>题</w:t>
      </w:r>
      <w:bookmarkEnd w:id="7"/>
    </w:p>
    <w:p w14:paraId="1AF17588" w14:textId="7EA35D9E" w:rsidR="00D40332" w:rsidRDefault="00230C5E" w:rsidP="0024297B">
      <w:pPr>
        <w:pStyle w:val="21"/>
      </w:pPr>
      <w:bookmarkStart w:id="8" w:name="_Toc97056050"/>
      <w:r>
        <w:rPr>
          <w:rFonts w:hint="eastAsia"/>
        </w:rPr>
        <w:t>问题描述</w:t>
      </w:r>
      <w:bookmarkEnd w:id="8"/>
    </w:p>
    <w:p w14:paraId="5C4B6E95" w14:textId="22B0055E" w:rsidR="0024297B" w:rsidRPr="0024297B" w:rsidRDefault="00565F96" w:rsidP="00E124FB">
      <w:pPr>
        <w:pStyle w:val="a2"/>
        <w:ind w:firstLine="0"/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9" w:name="_Toc97056051"/>
      <w:r>
        <w:rPr>
          <w:rFonts w:hint="eastAsia"/>
        </w:rPr>
        <w:t>解决方案</w:t>
      </w:r>
      <w:bookmarkEnd w:id="9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681A00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0" w:name="_Toc97056052"/>
      <w:r>
        <w:rPr>
          <w:rFonts w:hint="eastAsia"/>
        </w:rPr>
        <w:t>第2题</w:t>
      </w:r>
      <w:bookmarkEnd w:id="10"/>
    </w:p>
    <w:p w14:paraId="513959AD" w14:textId="7471784D" w:rsidR="0004405E" w:rsidRDefault="0004405E" w:rsidP="0004405E">
      <w:pPr>
        <w:pStyle w:val="21"/>
      </w:pPr>
      <w:bookmarkStart w:id="11" w:name="_Toc97056053"/>
      <w:r>
        <w:rPr>
          <w:rFonts w:hint="eastAsia"/>
        </w:rPr>
        <w:t>问题描述</w:t>
      </w:r>
      <w:bookmarkEnd w:id="11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2" w:name="_Toc97056054"/>
      <w:r>
        <w:rPr>
          <w:rFonts w:hint="eastAsia"/>
        </w:rPr>
        <w:lastRenderedPageBreak/>
        <w:t>解决方案</w:t>
      </w:r>
      <w:bookmarkEnd w:id="12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681A00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681A00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681A00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681A00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681A00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429139CF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-6.67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3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3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4" w:name="_Toc97056056"/>
      <w:r>
        <w:rPr>
          <w:rFonts w:hint="eastAsia"/>
        </w:rPr>
        <w:lastRenderedPageBreak/>
        <w:t>问题描述</w:t>
      </w:r>
      <w:bookmarkEnd w:id="14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5" w:name="_Toc97056057"/>
      <w:r>
        <w:rPr>
          <w:rFonts w:hint="eastAsia"/>
        </w:rPr>
        <w:t>解决方案</w:t>
      </w:r>
      <w:bookmarkEnd w:id="15"/>
    </w:p>
    <w:p w14:paraId="66832AC8" w14:textId="739F76A0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5DC3017C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</w:t>
      </w:r>
      <w:r w:rsidR="00D7062B">
        <w:rPr>
          <w:rFonts w:hint="eastAsia"/>
        </w:rPr>
        <w:t>修改</w:t>
      </w:r>
      <w:r w:rsidR="006471EB">
        <w:rPr>
          <w:rFonts w:hint="eastAsia"/>
        </w:rPr>
        <w:t>为</w:t>
      </w:r>
    </w:p>
    <w:p w14:paraId="1B355B8E" w14:textId="15975172" w:rsidR="006471EB" w:rsidRPr="00681A00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</m:oMath>
      </m:oMathPara>
    </w:p>
    <w:p w14:paraId="691C44CC" w14:textId="5C7BAD0D" w:rsidR="00681A00" w:rsidRPr="00435CB7" w:rsidRDefault="00435CB7" w:rsidP="00681A00">
      <w:pPr>
        <w:pStyle w:val="a2"/>
        <w:ind w:firstLine="0"/>
        <w:rPr>
          <w:rFonts w:hint="eastAsia"/>
        </w:rPr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数值</w:t>
      </w:r>
      <w:r w:rsidR="008E6D6F">
        <w:rPr>
          <w:rFonts w:hint="eastAsia"/>
        </w:rPr>
        <w:t>修</w:t>
      </w:r>
      <w:r>
        <w:rPr>
          <w:rFonts w:hint="eastAsia"/>
        </w:rPr>
        <w:t>改为在原来的基础上除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</m:oMath>
      <w:r>
        <w:rPr>
          <w:rFonts w:hint="eastAsia"/>
        </w:rPr>
        <w:t xml:space="preserve"> </w:t>
      </w:r>
      <w:r>
        <w:rPr>
          <w:rFonts w:hint="eastAsia"/>
        </w:rPr>
        <w:t>单位亦作相应</w:t>
      </w:r>
      <w:r w:rsidR="008E6D6F">
        <w:rPr>
          <w:rFonts w:hint="eastAsia"/>
        </w:rPr>
        <w:t>修</w:t>
      </w:r>
      <w:r>
        <w:rPr>
          <w:rFonts w:hint="eastAsia"/>
        </w:rPr>
        <w:t>改</w:t>
      </w:r>
      <w:r>
        <w:rPr>
          <w:rFonts w:hint="eastAsia"/>
        </w:rPr>
        <w:t>.</w:t>
      </w:r>
    </w:p>
    <w:p w14:paraId="4AF21062" w14:textId="71317BED" w:rsidR="0052482C" w:rsidRPr="00867E78" w:rsidRDefault="0052482C" w:rsidP="00BE47D7">
      <w:pPr>
        <w:pStyle w:val="a2"/>
        <w:rPr>
          <w:rFonts w:hint="eastAsia"/>
        </w:rPr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</w:t>
      </w:r>
      <w:r w:rsidR="00552FF5">
        <w:rPr>
          <w:rFonts w:hint="eastAsia"/>
        </w:rPr>
        <w:t>对比</w:t>
      </w:r>
      <w:r>
        <w:rPr>
          <w:rFonts w:hint="eastAsia"/>
        </w:rPr>
        <w:t>.</w:t>
      </w:r>
      <w:r w:rsidR="00552B2F">
        <w:t xml:space="preserve"> </w:t>
      </w:r>
      <w:r w:rsidR="00552B2F">
        <w:rPr>
          <w:rFonts w:hint="eastAsia"/>
        </w:rPr>
        <w:t>可见线性</w:t>
      </w:r>
      <w:r w:rsidR="00552B2F">
        <w:rPr>
          <w:rFonts w:hint="eastAsia"/>
        </w:rPr>
        <w:t>EOS</w:t>
      </w:r>
      <w:r w:rsidR="00552B2F">
        <w:rPr>
          <w:rFonts w:hint="eastAsia"/>
        </w:rPr>
        <w:t>公式在</w:t>
      </w:r>
      <w:r w:rsidR="00552B2F">
        <w:t>B</w:t>
      </w:r>
      <w:r w:rsidR="00552B2F">
        <w:rPr>
          <w:rFonts w:hint="eastAsia"/>
        </w:rPr>
        <w:t>处的性能与</w:t>
      </w:r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相近，而在</w:t>
      </w:r>
      <w:r w:rsidR="00552B2F">
        <w:rPr>
          <w:rFonts w:hint="eastAsia"/>
        </w:rPr>
        <w:t>A</w:t>
      </w:r>
      <w:proofErr w:type="gramStart"/>
      <w:r w:rsidR="00552B2F">
        <w:rPr>
          <w:rFonts w:hint="eastAsia"/>
        </w:rPr>
        <w:t>处比</w:t>
      </w:r>
      <w:proofErr w:type="gramEnd"/>
      <w:r w:rsidR="00552B2F">
        <w:rPr>
          <w:rFonts w:hint="eastAsia"/>
        </w:rPr>
        <w:t>TEOS</w:t>
      </w:r>
      <w:r w:rsidR="00552B2F">
        <w:t>-10</w:t>
      </w:r>
      <w:r w:rsidR="00552B2F">
        <w:rPr>
          <w:rFonts w:hint="eastAsia"/>
        </w:rPr>
        <w:t>的密度计算结果偏高（偏高值在某个常数附</w:t>
      </w:r>
      <w:r w:rsidR="00552B2F">
        <w:rPr>
          <w:rFonts w:hint="eastAsia"/>
        </w:rPr>
        <w:lastRenderedPageBreak/>
        <w:t>近）</w:t>
      </w:r>
      <w:r w:rsidR="00402882">
        <w:rPr>
          <w:rFonts w:hint="eastAsia"/>
        </w:rPr>
        <w:t>.</w:t>
      </w:r>
      <w:r w:rsidR="00A439B0">
        <w:t xml:space="preserve"> </w:t>
      </w:r>
      <w:r w:rsidR="00B95E38">
        <w:rPr>
          <w:rFonts w:hint="eastAsia"/>
        </w:rPr>
        <w:t>提示线性</w:t>
      </w:r>
      <w:r w:rsidR="00B95E38">
        <w:rPr>
          <w:rFonts w:hint="eastAsia"/>
        </w:rPr>
        <w:t>EOS</w:t>
      </w:r>
      <w:r w:rsidR="00B95E38">
        <w:rPr>
          <w:rFonts w:hint="eastAsia"/>
        </w:rPr>
        <w:t>的参数选取</w:t>
      </w:r>
      <w:r w:rsidR="00F42DCA">
        <w:rPr>
          <w:rFonts w:hint="eastAsia"/>
        </w:rPr>
        <w:t>可能</w:t>
      </w:r>
      <w:r w:rsidR="00B95E38">
        <w:rPr>
          <w:rFonts w:hint="eastAsia"/>
        </w:rPr>
        <w:t>依赖具体海区</w:t>
      </w:r>
      <w:r w:rsidR="00B95E38">
        <w:rPr>
          <w:rFonts w:hint="eastAsia"/>
        </w:rPr>
        <w:t>.</w:t>
      </w:r>
      <w:r w:rsidR="002F13A3">
        <w:t xml:space="preserve"> </w:t>
      </w:r>
      <w:proofErr w:type="gramStart"/>
      <w:r w:rsidR="002F13A3">
        <w:rPr>
          <w:rFonts w:hint="eastAsia"/>
        </w:rPr>
        <w:t>若参</w:t>
      </w:r>
      <w:proofErr w:type="gramEnd"/>
      <w:r w:rsidR="002F13A3">
        <w:rPr>
          <w:rFonts w:hint="eastAsia"/>
        </w:rPr>
        <w:t>数选取得当，线性</w:t>
      </w:r>
      <w:r w:rsidR="002F13A3">
        <w:rPr>
          <w:rFonts w:hint="eastAsia"/>
        </w:rPr>
        <w:t>EOS</w:t>
      </w:r>
      <w:r w:rsidR="002F13A3">
        <w:rPr>
          <w:rFonts w:hint="eastAsia"/>
        </w:rPr>
        <w:t>也可能取得可接受的效果</w:t>
      </w:r>
      <w:r w:rsidR="002F13A3">
        <w:rPr>
          <w:rFonts w:hint="eastAsia"/>
        </w:rPr>
        <w:t>.</w:t>
      </w:r>
    </w:p>
    <w:p w14:paraId="2077241E" w14:textId="4F2335F5" w:rsidR="00CA5E74" w:rsidRDefault="006523A3" w:rsidP="00CA5E74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ACA6E8D" wp14:editId="734B0B28">
            <wp:extent cx="5274310" cy="3895155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51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00CEC447" w:rsidR="00F40C13" w:rsidRDefault="00F40C13" w:rsidP="00FF587A">
      <w:pPr>
        <w:pStyle w:val="afd"/>
      </w:pPr>
      <w:bookmarkStart w:id="16" w:name="_Ref96899780"/>
      <w:bookmarkStart w:id="17" w:name="_Ref96899775"/>
      <w:r w:rsidRPr="006D272A">
        <w:t>图</w:t>
      </w:r>
      <w:r w:rsidR="00283647">
        <w:fldChar w:fldCharType="begin"/>
      </w:r>
      <w:r w:rsidR="00283647">
        <w:instrText xml:space="preserve"> STYLEREF 1 \s </w:instrText>
      </w:r>
      <w:r w:rsidR="00283647">
        <w:fldChar w:fldCharType="separate"/>
      </w:r>
      <w:r w:rsidR="00851F72">
        <w:rPr>
          <w:noProof/>
        </w:rPr>
        <w:t>4</w:t>
      </w:r>
      <w:r w:rsidR="00283647">
        <w:rPr>
          <w:noProof/>
        </w:rPr>
        <w:fldChar w:fldCharType="end"/>
      </w:r>
      <w:r w:rsidRPr="006D272A">
        <w:t>.</w:t>
      </w:r>
      <w:fldSimple w:instr=" SEQ Figure \* ARABIC \s 1 ">
        <w:r w:rsidR="00851F72">
          <w:rPr>
            <w:noProof/>
          </w:rPr>
          <w:t>1</w:t>
        </w:r>
      </w:fldSimple>
      <w:bookmarkEnd w:id="16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A62B0B">
        <w:rPr>
          <w:rFonts w:hint="eastAsia"/>
        </w:rPr>
        <w:t>可见线性</w:t>
      </w:r>
      <w:r w:rsidR="00A62B0B">
        <w:rPr>
          <w:rFonts w:hint="eastAsia"/>
        </w:rPr>
        <w:t>EOS</w:t>
      </w:r>
      <w:r w:rsidR="00A62B0B">
        <w:rPr>
          <w:rFonts w:hint="eastAsia"/>
        </w:rPr>
        <w:t>公式在</w:t>
      </w:r>
      <w:r w:rsidR="00A62B0B">
        <w:t>B</w:t>
      </w:r>
      <w:r w:rsidR="00A62B0B">
        <w:rPr>
          <w:rFonts w:hint="eastAsia"/>
        </w:rPr>
        <w:t>处的性能与</w:t>
      </w:r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相近，而在</w:t>
      </w:r>
      <w:r w:rsidR="00A62B0B">
        <w:rPr>
          <w:rFonts w:hint="eastAsia"/>
        </w:rPr>
        <w:t>A</w:t>
      </w:r>
      <w:proofErr w:type="gramStart"/>
      <w:r w:rsidR="00A62B0B">
        <w:rPr>
          <w:rFonts w:hint="eastAsia"/>
        </w:rPr>
        <w:t>处比</w:t>
      </w:r>
      <w:proofErr w:type="gramEnd"/>
      <w:r w:rsidR="00A62B0B">
        <w:rPr>
          <w:rFonts w:hint="eastAsia"/>
        </w:rPr>
        <w:t>TEOS</w:t>
      </w:r>
      <w:r w:rsidR="00A62B0B">
        <w:t>-10</w:t>
      </w:r>
      <w:r w:rsidR="00A62B0B">
        <w:rPr>
          <w:rFonts w:hint="eastAsia"/>
        </w:rPr>
        <w:t>的密度计算结果偏高（偏高值在某个常数附近）</w:t>
      </w:r>
      <w:r w:rsidR="00A62B0B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差异</w:t>
      </w:r>
      <w:bookmarkEnd w:id="17"/>
      <w:r w:rsidR="00972DFF">
        <w:rPr>
          <w:rFonts w:hint="eastAsia"/>
        </w:rPr>
        <w:t>.</w:t>
      </w: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8" w:name="_Toc97056058"/>
      <w:r w:rsidRPr="00A06EB2">
        <w:lastRenderedPageBreak/>
        <w:t>References</w:t>
      </w:r>
      <w:bookmarkEnd w:id="18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19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0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0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1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1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2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2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3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3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4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4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5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6" w:name="_Toc97056059"/>
      <w:r w:rsidRPr="008221CF">
        <w:rPr>
          <w:rFonts w:hint="eastAsia"/>
        </w:rPr>
        <w:lastRenderedPageBreak/>
        <w:t>本作业使用的</w:t>
      </w:r>
      <w:r w:rsidRPr="008221CF">
        <w:t>MATLAB程序源代码</w:t>
      </w:r>
      <w:bookmarkEnd w:id="26"/>
    </w:p>
    <w:p w14:paraId="58D6BB3A" w14:textId="059BC6C2" w:rsidR="00375708" w:rsidRDefault="003E0613" w:rsidP="003E0613">
      <w:pPr>
        <w:pStyle w:val="22"/>
      </w:pPr>
      <w:bookmarkStart w:id="27" w:name="_Toc97056060"/>
      <w:r>
        <w:rPr>
          <w:rFonts w:hint="eastAsia"/>
        </w:rPr>
        <w:t>主程序</w:t>
      </w:r>
      <w:bookmarkStart w:id="28" w:name="_GoBack"/>
      <w:bookmarkEnd w:id="27"/>
      <w:bookmarkEnd w:id="28"/>
    </w:p>
    <w:tbl>
      <w:tblPr>
        <w:tblStyle w:val="aff"/>
        <w:tblW w:w="8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67"/>
      </w:tblGrid>
      <w:tr w:rsidR="00A93869" w:rsidRPr="00A93869" w14:paraId="048997E2" w14:textId="77777777" w:rsidTr="00A93869">
        <w:tc>
          <w:tcPr>
            <w:tcW w:w="516" w:type="dxa"/>
          </w:tcPr>
          <w:p w14:paraId="1A7BC262" w14:textId="7EB1C65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3E066F" w14:textId="25B48C6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A93869" w:rsidRPr="00A93869" w14:paraId="34C53C88" w14:textId="77777777" w:rsidTr="00A93869">
        <w:tc>
          <w:tcPr>
            <w:tcW w:w="516" w:type="dxa"/>
          </w:tcPr>
          <w:p w14:paraId="700DEC6A" w14:textId="26B8BFE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D947E7D" w14:textId="18DCF7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A93869" w:rsidRPr="00A93869" w14:paraId="3121DAF4" w14:textId="77777777" w:rsidTr="00A93869">
        <w:tc>
          <w:tcPr>
            <w:tcW w:w="516" w:type="dxa"/>
          </w:tcPr>
          <w:p w14:paraId="0F9F7471" w14:textId="6DC58EE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DAFECF3" w14:textId="61337F1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A93869" w:rsidRPr="00A93869" w14:paraId="0791A0AA" w14:textId="77777777" w:rsidTr="00A93869">
        <w:tc>
          <w:tcPr>
            <w:tcW w:w="516" w:type="dxa"/>
          </w:tcPr>
          <w:p w14:paraId="66A9B97A" w14:textId="7BCC504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AD990B6" w14:textId="7342D9C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A93869" w:rsidRPr="00A93869" w14:paraId="76441209" w14:textId="77777777" w:rsidTr="00A93869">
        <w:tc>
          <w:tcPr>
            <w:tcW w:w="516" w:type="dxa"/>
          </w:tcPr>
          <w:p w14:paraId="0678F839" w14:textId="524D9E2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CD47B0" w14:textId="183D65D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A93869" w:rsidRPr="00A93869" w14:paraId="1AEB6ED8" w14:textId="77777777" w:rsidTr="00A93869">
        <w:tc>
          <w:tcPr>
            <w:tcW w:w="516" w:type="dxa"/>
          </w:tcPr>
          <w:p w14:paraId="04B05F26" w14:textId="1179F08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74E113" w14:textId="69D753A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6</w:t>
            </w:r>
          </w:p>
        </w:tc>
      </w:tr>
      <w:tr w:rsidR="00A93869" w:rsidRPr="00A93869" w14:paraId="33A3985E" w14:textId="77777777" w:rsidTr="00A93869">
        <w:tc>
          <w:tcPr>
            <w:tcW w:w="516" w:type="dxa"/>
          </w:tcPr>
          <w:p w14:paraId="6F50FB9F" w14:textId="49BA858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081F3F" w14:textId="7D3EDA7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2BB5E263" w14:textId="77777777" w:rsidTr="00A93869">
        <w:tc>
          <w:tcPr>
            <w:tcW w:w="516" w:type="dxa"/>
          </w:tcPr>
          <w:p w14:paraId="62641F83" w14:textId="0D25270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61917E1" w14:textId="10D1F9A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A93869" w:rsidRPr="00A93869" w14:paraId="48584FF2" w14:textId="77777777" w:rsidTr="00A93869">
        <w:tc>
          <w:tcPr>
            <w:tcW w:w="516" w:type="dxa"/>
          </w:tcPr>
          <w:p w14:paraId="177CD32D" w14:textId="50E7E2F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BBACD06" w14:textId="3619D13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91A7537" w14:textId="77777777" w:rsidTr="00A93869">
        <w:tc>
          <w:tcPr>
            <w:tcW w:w="516" w:type="dxa"/>
          </w:tcPr>
          <w:p w14:paraId="59F086A4" w14:textId="51F9EDB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FFDEFC" w14:textId="2ABE19C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A93869" w:rsidRPr="00A93869" w14:paraId="39F99DE5" w14:textId="77777777" w:rsidTr="00A93869">
        <w:tc>
          <w:tcPr>
            <w:tcW w:w="516" w:type="dxa"/>
          </w:tcPr>
          <w:p w14:paraId="3411A25C" w14:textId="14B4B4E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0F88A3" w14:textId="7B6A321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D919BE7" w14:textId="77777777" w:rsidTr="00A93869">
        <w:tc>
          <w:tcPr>
            <w:tcW w:w="516" w:type="dxa"/>
          </w:tcPr>
          <w:p w14:paraId="29322A00" w14:textId="61A2B80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2B3B60" w14:textId="238E67D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57A33B4" w14:textId="77777777" w:rsidTr="00A93869">
        <w:tc>
          <w:tcPr>
            <w:tcW w:w="516" w:type="dxa"/>
          </w:tcPr>
          <w:p w14:paraId="0CC96BEC" w14:textId="7FB5D8C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616D872" w14:textId="048210C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A93869" w:rsidRPr="00A93869" w14:paraId="226D0723" w14:textId="77777777" w:rsidTr="00A93869">
        <w:tc>
          <w:tcPr>
            <w:tcW w:w="516" w:type="dxa"/>
          </w:tcPr>
          <w:p w14:paraId="308E60CB" w14:textId="0329FB1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C1E5343" w14:textId="263DEBD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92AF3E5" w14:textId="77777777" w:rsidTr="00A93869">
        <w:tc>
          <w:tcPr>
            <w:tcW w:w="516" w:type="dxa"/>
          </w:tcPr>
          <w:p w14:paraId="3E44F0E5" w14:textId="3494131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B77C5E" w14:textId="6124079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01AC8355" w14:textId="77777777" w:rsidTr="00A93869">
        <w:tc>
          <w:tcPr>
            <w:tcW w:w="516" w:type="dxa"/>
          </w:tcPr>
          <w:p w14:paraId="54A3D66C" w14:textId="77F241C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FDB788C" w14:textId="75DA596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2213F767" w14:textId="77777777" w:rsidTr="00A93869">
        <w:tc>
          <w:tcPr>
            <w:tcW w:w="516" w:type="dxa"/>
          </w:tcPr>
          <w:p w14:paraId="59985E4B" w14:textId="372F09F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236F9A4" w14:textId="2C65D490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6AE59B91" w14:textId="77777777" w:rsidTr="00A93869">
        <w:tc>
          <w:tcPr>
            <w:tcW w:w="516" w:type="dxa"/>
          </w:tcPr>
          <w:p w14:paraId="02025B79" w14:textId="1237635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306E755" w14:textId="4566561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A93869" w:rsidRPr="00A93869" w14:paraId="31F8F2B3" w14:textId="77777777" w:rsidTr="00A93869">
        <w:tc>
          <w:tcPr>
            <w:tcW w:w="516" w:type="dxa"/>
          </w:tcPr>
          <w:p w14:paraId="3F9840C2" w14:textId="532285C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8DF4E7" w14:textId="2F7BE8A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A93869" w:rsidRPr="00A93869" w14:paraId="6CECE61C" w14:textId="77777777" w:rsidTr="00A93869">
        <w:tc>
          <w:tcPr>
            <w:tcW w:w="516" w:type="dxa"/>
          </w:tcPr>
          <w:p w14:paraId="45B06D6C" w14:textId="4A9FA77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837A05" w14:textId="4EF91BE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FD1FFDE" w14:textId="77777777" w:rsidTr="00A93869">
        <w:tc>
          <w:tcPr>
            <w:tcW w:w="516" w:type="dxa"/>
          </w:tcPr>
          <w:p w14:paraId="0C24C4C8" w14:textId="061B3D3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44A746" w14:textId="1C628F6B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A93869" w:rsidRPr="00A93869" w14:paraId="7F1309B2" w14:textId="77777777" w:rsidTr="00A93869">
        <w:tc>
          <w:tcPr>
            <w:tcW w:w="516" w:type="dxa"/>
          </w:tcPr>
          <w:p w14:paraId="37283B7C" w14:textId="0FB3FA4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651E6E1" w14:textId="799DD60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A93869" w:rsidRPr="00A93869" w14:paraId="6543D427" w14:textId="77777777" w:rsidTr="00A93869">
        <w:tc>
          <w:tcPr>
            <w:tcW w:w="516" w:type="dxa"/>
          </w:tcPr>
          <w:p w14:paraId="2427C0C3" w14:textId="14CFB55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867E834" w14:textId="1D7ECA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A93869" w:rsidRPr="00A93869" w14:paraId="7A3CCE8F" w14:textId="77777777" w:rsidTr="00A93869">
        <w:tc>
          <w:tcPr>
            <w:tcW w:w="516" w:type="dxa"/>
          </w:tcPr>
          <w:p w14:paraId="33987451" w14:textId="0CDDEB2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62EBE05" w14:textId="241ACF8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FD6BF48" w14:textId="77777777" w:rsidTr="00A93869">
        <w:tc>
          <w:tcPr>
            <w:tcW w:w="516" w:type="dxa"/>
          </w:tcPr>
          <w:p w14:paraId="4230207C" w14:textId="0BF51F2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CD30D3" w14:textId="7AB30E1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FF09DEF" w14:textId="77777777" w:rsidTr="00A93869">
        <w:tc>
          <w:tcPr>
            <w:tcW w:w="516" w:type="dxa"/>
          </w:tcPr>
          <w:p w14:paraId="7C6B8DC2" w14:textId="1C0D6EB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C750294" w14:textId="4B5AFB6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A93869" w:rsidRPr="00A93869" w14:paraId="77841AC4" w14:textId="77777777" w:rsidTr="00A93869">
        <w:tc>
          <w:tcPr>
            <w:tcW w:w="516" w:type="dxa"/>
          </w:tcPr>
          <w:p w14:paraId="022D6965" w14:textId="03704B3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CE7E68A" w14:textId="452A488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4241B89" w14:textId="77777777" w:rsidTr="00A93869">
        <w:tc>
          <w:tcPr>
            <w:tcW w:w="516" w:type="dxa"/>
          </w:tcPr>
          <w:p w14:paraId="274BE761" w14:textId="40CFEE2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203BADB" w14:textId="2330EEF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0641961" w14:textId="77777777" w:rsidTr="00A93869">
        <w:tc>
          <w:tcPr>
            <w:tcW w:w="516" w:type="dxa"/>
          </w:tcPr>
          <w:p w14:paraId="3CA822B0" w14:textId="2240BBE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840FE2E" w14:textId="25F82B7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52651621" w14:textId="77777777" w:rsidTr="00A93869">
        <w:tc>
          <w:tcPr>
            <w:tcW w:w="516" w:type="dxa"/>
          </w:tcPr>
          <w:p w14:paraId="67C9A450" w14:textId="362B693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B2E8304" w14:textId="1947851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A93869" w:rsidRPr="00A93869" w14:paraId="542D5B7C" w14:textId="77777777" w:rsidTr="00A93869">
        <w:tc>
          <w:tcPr>
            <w:tcW w:w="516" w:type="dxa"/>
          </w:tcPr>
          <w:p w14:paraId="5A9E2EBE" w14:textId="25A8570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B0EDC7D" w14:textId="3DB16C8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A93869" w:rsidRPr="00A93869" w14:paraId="1A1ACF3B" w14:textId="77777777" w:rsidTr="00A93869">
        <w:tc>
          <w:tcPr>
            <w:tcW w:w="516" w:type="dxa"/>
          </w:tcPr>
          <w:p w14:paraId="5F1CAE92" w14:textId="2933387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B1B871A" w14:textId="017420D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63D671D8" w14:textId="77777777" w:rsidTr="00A93869">
        <w:tc>
          <w:tcPr>
            <w:tcW w:w="516" w:type="dxa"/>
          </w:tcPr>
          <w:p w14:paraId="4DE95C44" w14:textId="7131B81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8CDBBC" w14:textId="6A6208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A93869" w:rsidRPr="00A93869" w14:paraId="35FAA9DA" w14:textId="77777777" w:rsidTr="00A93869">
        <w:tc>
          <w:tcPr>
            <w:tcW w:w="516" w:type="dxa"/>
          </w:tcPr>
          <w:p w14:paraId="776960EF" w14:textId="26886EF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4DA4E4D" w14:textId="0C85786B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A93869" w:rsidRPr="00A93869" w14:paraId="4478E67A" w14:textId="77777777" w:rsidTr="00A93869">
        <w:tc>
          <w:tcPr>
            <w:tcW w:w="516" w:type="dxa"/>
          </w:tcPr>
          <w:p w14:paraId="6469F988" w14:textId="5D1D8C1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C52EDC7" w14:textId="20B8964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A93869" w:rsidRPr="00A93869" w14:paraId="30F57FEA" w14:textId="77777777" w:rsidTr="00A93869">
        <w:tc>
          <w:tcPr>
            <w:tcW w:w="516" w:type="dxa"/>
          </w:tcPr>
          <w:p w14:paraId="43FC2421" w14:textId="6E38B38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D2EA179" w14:textId="5096CB2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91A0C67" w14:textId="77777777" w:rsidTr="00A93869">
        <w:tc>
          <w:tcPr>
            <w:tcW w:w="516" w:type="dxa"/>
          </w:tcPr>
          <w:p w14:paraId="7AC15D9F" w14:textId="7540D2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390FA5" w14:textId="3B02F01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A93869" w:rsidRPr="00A93869" w14:paraId="781E8DB4" w14:textId="77777777" w:rsidTr="00A93869">
        <w:tc>
          <w:tcPr>
            <w:tcW w:w="516" w:type="dxa"/>
          </w:tcPr>
          <w:p w14:paraId="738536E3" w14:textId="2D6494A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5A8EA1" w14:textId="6731909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56D68BA" w14:textId="77777777" w:rsidTr="00A93869">
        <w:tc>
          <w:tcPr>
            <w:tcW w:w="516" w:type="dxa"/>
          </w:tcPr>
          <w:p w14:paraId="4CB866E6" w14:textId="5ACB9D4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2F1CB7" w14:textId="5897A59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822E768" w14:textId="77777777" w:rsidTr="00A93869">
        <w:tc>
          <w:tcPr>
            <w:tcW w:w="516" w:type="dxa"/>
          </w:tcPr>
          <w:p w14:paraId="7C570CA0" w14:textId="0BB83D0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1579605" w14:textId="5950659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370ED1B2" w14:textId="77777777" w:rsidTr="00A93869">
        <w:tc>
          <w:tcPr>
            <w:tcW w:w="516" w:type="dxa"/>
          </w:tcPr>
          <w:p w14:paraId="4D430167" w14:textId="0AC8BF7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142CFE" w14:textId="328C591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F19EB66" w14:textId="77777777" w:rsidTr="00A93869">
        <w:tc>
          <w:tcPr>
            <w:tcW w:w="516" w:type="dxa"/>
          </w:tcPr>
          <w:p w14:paraId="07A022BF" w14:textId="376D220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8F6B73" w14:textId="1E99A6C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56DB6273" w14:textId="77777777" w:rsidTr="00A93869">
        <w:tc>
          <w:tcPr>
            <w:tcW w:w="516" w:type="dxa"/>
          </w:tcPr>
          <w:p w14:paraId="308D3C4F" w14:textId="03B42D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06892FA" w14:textId="2561B5E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37AF8532" w14:textId="77777777" w:rsidTr="00A93869">
        <w:tc>
          <w:tcPr>
            <w:tcW w:w="516" w:type="dxa"/>
          </w:tcPr>
          <w:p w14:paraId="455B2C74" w14:textId="08A6B77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5CC99E" w14:textId="354F7C2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DDAD00B" w14:textId="77777777" w:rsidTr="00A93869">
        <w:tc>
          <w:tcPr>
            <w:tcW w:w="516" w:type="dxa"/>
          </w:tcPr>
          <w:p w14:paraId="0746E949" w14:textId="3D4062C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959DFD" w14:textId="55C525C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272342F7" w14:textId="77777777" w:rsidTr="00A93869">
        <w:tc>
          <w:tcPr>
            <w:tcW w:w="516" w:type="dxa"/>
          </w:tcPr>
          <w:p w14:paraId="5D344A3B" w14:textId="24174E2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6C2DBB" w14:textId="46704C8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0888F77" w14:textId="77777777" w:rsidTr="00A93869">
        <w:tc>
          <w:tcPr>
            <w:tcW w:w="516" w:type="dxa"/>
          </w:tcPr>
          <w:p w14:paraId="28959A1D" w14:textId="52654B2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CCC404" w14:textId="3A1090F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511FBC87" w14:textId="77777777" w:rsidTr="00A93869">
        <w:tc>
          <w:tcPr>
            <w:tcW w:w="516" w:type="dxa"/>
          </w:tcPr>
          <w:p w14:paraId="300315AF" w14:textId="2595322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1F4A30A" w14:textId="0E460A3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464B6875" w14:textId="77777777" w:rsidTr="00A93869">
        <w:tc>
          <w:tcPr>
            <w:tcW w:w="516" w:type="dxa"/>
          </w:tcPr>
          <w:p w14:paraId="660D9AB5" w14:textId="02A1361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99077A9" w14:textId="0163A06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6E94EDA7" w14:textId="77777777" w:rsidTr="00A93869">
        <w:tc>
          <w:tcPr>
            <w:tcW w:w="516" w:type="dxa"/>
          </w:tcPr>
          <w:p w14:paraId="7CD8F6FE" w14:textId="42CEF4B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5F33714" w14:textId="32F5054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343711DD" w14:textId="77777777" w:rsidTr="00A93869">
        <w:tc>
          <w:tcPr>
            <w:tcW w:w="516" w:type="dxa"/>
          </w:tcPr>
          <w:p w14:paraId="4EA15477" w14:textId="4AA9C8BC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6E1561" w14:textId="2A886BE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2491A076" w14:textId="77777777" w:rsidTr="00A93869">
        <w:tc>
          <w:tcPr>
            <w:tcW w:w="516" w:type="dxa"/>
          </w:tcPr>
          <w:p w14:paraId="05D876FC" w14:textId="426E286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FB52D24" w14:textId="1E322C4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A93869" w:rsidRPr="00A93869" w14:paraId="13FD7AED" w14:textId="77777777" w:rsidTr="00A93869">
        <w:tc>
          <w:tcPr>
            <w:tcW w:w="516" w:type="dxa"/>
          </w:tcPr>
          <w:p w14:paraId="68C3C87F" w14:textId="5EE1691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1C5954E" w14:textId="5C594BF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7DD0E19E" w14:textId="77777777" w:rsidTr="00A93869">
        <w:tc>
          <w:tcPr>
            <w:tcW w:w="516" w:type="dxa"/>
          </w:tcPr>
          <w:p w14:paraId="3B38AC2F" w14:textId="79FC221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E61824E" w14:textId="39EFAFD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A93869" w:rsidRPr="00A93869" w14:paraId="483F5C50" w14:textId="77777777" w:rsidTr="00A93869">
        <w:tc>
          <w:tcPr>
            <w:tcW w:w="516" w:type="dxa"/>
          </w:tcPr>
          <w:p w14:paraId="0E3E73E2" w14:textId="3E3A7F5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16C7132" w14:textId="083256F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46039C58" w14:textId="77777777" w:rsidTr="00A93869">
        <w:tc>
          <w:tcPr>
            <w:tcW w:w="516" w:type="dxa"/>
          </w:tcPr>
          <w:p w14:paraId="7D184533" w14:textId="019E35C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1C5380A" w14:textId="0CF0632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557794B6" w14:textId="77777777" w:rsidTr="00A93869">
        <w:tc>
          <w:tcPr>
            <w:tcW w:w="516" w:type="dxa"/>
          </w:tcPr>
          <w:p w14:paraId="1F16C33C" w14:textId="0A76895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391A51A" w14:textId="2723AFA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A93869" w:rsidRPr="00A93869" w14:paraId="3C32A36D" w14:textId="77777777" w:rsidTr="00A93869">
        <w:tc>
          <w:tcPr>
            <w:tcW w:w="516" w:type="dxa"/>
          </w:tcPr>
          <w:p w14:paraId="5E62539C" w14:textId="378A1768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790E1C8" w14:textId="474C8A4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0D630182" w14:textId="77777777" w:rsidTr="00A93869">
        <w:tc>
          <w:tcPr>
            <w:tcW w:w="516" w:type="dxa"/>
          </w:tcPr>
          <w:p w14:paraId="77E10A70" w14:textId="65E8310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DB46A68" w14:textId="7D2E64E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A93869" w:rsidRPr="00A93869" w14:paraId="17DA3668" w14:textId="77777777" w:rsidTr="00A93869">
        <w:tc>
          <w:tcPr>
            <w:tcW w:w="516" w:type="dxa"/>
          </w:tcPr>
          <w:p w14:paraId="1BA9743B" w14:textId="77FC4B0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A3D9718" w14:textId="0F5A70E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493134F0" w14:textId="77777777" w:rsidTr="00A93869">
        <w:tc>
          <w:tcPr>
            <w:tcW w:w="516" w:type="dxa"/>
          </w:tcPr>
          <w:p w14:paraId="067EEC2B" w14:textId="4CAAA3F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9660096" w14:textId="4EDCC50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A93869" w:rsidRPr="00A93869" w14:paraId="4FFE346C" w14:textId="77777777" w:rsidTr="00A93869">
        <w:tc>
          <w:tcPr>
            <w:tcW w:w="516" w:type="dxa"/>
          </w:tcPr>
          <w:p w14:paraId="2C1E19F8" w14:textId="27AA8CE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C8A8BC" w14:textId="4E36EC8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A93869" w:rsidRPr="00A93869" w14:paraId="0E6D9B3A" w14:textId="77777777" w:rsidTr="00A93869">
        <w:tc>
          <w:tcPr>
            <w:tcW w:w="516" w:type="dxa"/>
          </w:tcPr>
          <w:p w14:paraId="6952181C" w14:textId="03936D7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62E0473" w14:textId="19D707C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93869" w:rsidRPr="00A93869" w14:paraId="05F4743D" w14:textId="77777777" w:rsidTr="00A93869">
        <w:tc>
          <w:tcPr>
            <w:tcW w:w="516" w:type="dxa"/>
          </w:tcPr>
          <w:p w14:paraId="3094B1D6" w14:textId="2533B65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E8C5AE" w14:textId="0D73DA9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A93869" w:rsidRPr="00A93869" w14:paraId="6285EE67" w14:textId="77777777" w:rsidTr="00A93869">
        <w:tc>
          <w:tcPr>
            <w:tcW w:w="516" w:type="dxa"/>
          </w:tcPr>
          <w:p w14:paraId="1DC5B4B2" w14:textId="2497E4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1BFB57" w14:textId="53772B5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A93869" w:rsidRPr="00A93869" w14:paraId="77783CF8" w14:textId="77777777" w:rsidTr="00A93869">
        <w:tc>
          <w:tcPr>
            <w:tcW w:w="516" w:type="dxa"/>
          </w:tcPr>
          <w:p w14:paraId="72C14A9E" w14:textId="47C264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17CF4B" w14:textId="44B1C43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4440935B" w14:textId="77777777" w:rsidTr="00A93869">
        <w:tc>
          <w:tcPr>
            <w:tcW w:w="516" w:type="dxa"/>
          </w:tcPr>
          <w:p w14:paraId="6BDA80A7" w14:textId="38A28A6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AC7F64B" w14:textId="7C588B0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36AD4F9" w14:textId="77777777" w:rsidTr="00A93869">
        <w:tc>
          <w:tcPr>
            <w:tcW w:w="516" w:type="dxa"/>
          </w:tcPr>
          <w:p w14:paraId="1B66F0F8" w14:textId="7ECE50D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C61EA6A" w14:textId="3886834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A93869" w:rsidRPr="00A93869" w14:paraId="7BA6809A" w14:textId="77777777" w:rsidTr="00A93869">
        <w:tc>
          <w:tcPr>
            <w:tcW w:w="516" w:type="dxa"/>
          </w:tcPr>
          <w:p w14:paraId="77F0761C" w14:textId="3349F89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4794706" w14:textId="57371A1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51B9E612" w14:textId="77777777" w:rsidTr="00A93869">
        <w:tc>
          <w:tcPr>
            <w:tcW w:w="516" w:type="dxa"/>
          </w:tcPr>
          <w:p w14:paraId="3AF8E150" w14:textId="06887F7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DA08277" w14:textId="5EF0123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454C4A61" w14:textId="77777777" w:rsidTr="00A93869">
        <w:tc>
          <w:tcPr>
            <w:tcW w:w="516" w:type="dxa"/>
          </w:tcPr>
          <w:p w14:paraId="0F3C628C" w14:textId="02BFFF2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3BC2E62" w14:textId="78E89F8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A93869" w:rsidRPr="00A93869" w14:paraId="78002DA1" w14:textId="77777777" w:rsidTr="00A93869">
        <w:tc>
          <w:tcPr>
            <w:tcW w:w="516" w:type="dxa"/>
          </w:tcPr>
          <w:p w14:paraId="20E1066A" w14:textId="4A411D0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ACE50D8" w14:textId="1A9D5560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A93869" w:rsidRPr="00A93869" w14:paraId="677564F9" w14:textId="77777777" w:rsidTr="00A93869">
        <w:tc>
          <w:tcPr>
            <w:tcW w:w="516" w:type="dxa"/>
          </w:tcPr>
          <w:p w14:paraId="20835890" w14:textId="667A8F4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E37E69" w14:textId="73BFCF5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A93869" w:rsidRPr="00A93869" w14:paraId="73E8749C" w14:textId="77777777" w:rsidTr="00A93869">
        <w:tc>
          <w:tcPr>
            <w:tcW w:w="516" w:type="dxa"/>
          </w:tcPr>
          <w:p w14:paraId="38124E16" w14:textId="43DDCA9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AF94B4" w14:textId="69E9594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A93869" w:rsidRPr="00A93869" w14:paraId="080BBFB7" w14:textId="77777777" w:rsidTr="00A93869">
        <w:tc>
          <w:tcPr>
            <w:tcW w:w="516" w:type="dxa"/>
          </w:tcPr>
          <w:p w14:paraId="0E69CF7D" w14:textId="62DD62A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CE7FDB" w14:textId="314A674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A93869" w:rsidRPr="00A93869" w14:paraId="6CABD663" w14:textId="77777777" w:rsidTr="00A93869">
        <w:tc>
          <w:tcPr>
            <w:tcW w:w="516" w:type="dxa"/>
          </w:tcPr>
          <w:p w14:paraId="02413735" w14:textId="366E15C4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5C68A13" w14:textId="0C49B21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A93869" w:rsidRPr="00A93869" w14:paraId="6E9DF5A5" w14:textId="77777777" w:rsidTr="00A93869">
        <w:tc>
          <w:tcPr>
            <w:tcW w:w="516" w:type="dxa"/>
          </w:tcPr>
          <w:p w14:paraId="749368D5" w14:textId="6A1E316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74C8BDA" w14:textId="1AEF977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A93869" w:rsidRPr="00A93869" w14:paraId="53C7F215" w14:textId="77777777" w:rsidTr="00A93869">
        <w:tc>
          <w:tcPr>
            <w:tcW w:w="516" w:type="dxa"/>
          </w:tcPr>
          <w:p w14:paraId="156E7466" w14:textId="771149A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CE5B7C6" w14:textId="56299CB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A93869" w:rsidRPr="00A93869" w14:paraId="448085FB" w14:textId="77777777" w:rsidTr="00A93869">
        <w:tc>
          <w:tcPr>
            <w:tcW w:w="516" w:type="dxa"/>
          </w:tcPr>
          <w:p w14:paraId="07BA6B74" w14:textId="48A936E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89EF096" w14:textId="497424F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5EE74E35" w14:textId="77777777" w:rsidTr="00A93869">
        <w:tc>
          <w:tcPr>
            <w:tcW w:w="516" w:type="dxa"/>
          </w:tcPr>
          <w:p w14:paraId="718A9A38" w14:textId="251137A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A0BFB5" w14:textId="15B8E73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01710D37" w14:textId="77777777" w:rsidTr="00A93869">
        <w:tc>
          <w:tcPr>
            <w:tcW w:w="516" w:type="dxa"/>
          </w:tcPr>
          <w:p w14:paraId="79C35E8A" w14:textId="1DD28F1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AB01DB8" w14:textId="6D4B387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A93869" w:rsidRPr="00A93869" w14:paraId="57D687F2" w14:textId="77777777" w:rsidTr="00A93869">
        <w:tc>
          <w:tcPr>
            <w:tcW w:w="516" w:type="dxa"/>
          </w:tcPr>
          <w:p w14:paraId="6BAD5EC0" w14:textId="70546BF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14A3A3" w14:textId="570EBE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A93869" w:rsidRPr="00A93869" w14:paraId="58C641A5" w14:textId="77777777" w:rsidTr="00A93869">
        <w:tc>
          <w:tcPr>
            <w:tcW w:w="516" w:type="dxa"/>
          </w:tcPr>
          <w:p w14:paraId="5577801D" w14:textId="3E0736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C2A2B26" w14:textId="7518DA3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1F73D5DC" w14:textId="77777777" w:rsidTr="00A93869">
        <w:tc>
          <w:tcPr>
            <w:tcW w:w="516" w:type="dxa"/>
          </w:tcPr>
          <w:p w14:paraId="5105EAF6" w14:textId="1153B0C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8D145E9" w14:textId="647AAB2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A93869" w:rsidRPr="00A93869" w14:paraId="6747C8AF" w14:textId="77777777" w:rsidTr="00A93869">
        <w:tc>
          <w:tcPr>
            <w:tcW w:w="516" w:type="dxa"/>
          </w:tcPr>
          <w:p w14:paraId="706FA402" w14:textId="0D591BF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9E02713" w14:textId="6B13C4B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176EB1C8" w14:textId="77777777" w:rsidTr="00A93869">
        <w:tc>
          <w:tcPr>
            <w:tcW w:w="516" w:type="dxa"/>
          </w:tcPr>
          <w:p w14:paraId="74D880EF" w14:textId="270D97A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7EAD809" w14:textId="05F3CBA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A93869" w:rsidRPr="00A93869" w14:paraId="7C6B6220" w14:textId="77777777" w:rsidTr="00A93869">
        <w:tc>
          <w:tcPr>
            <w:tcW w:w="516" w:type="dxa"/>
          </w:tcPr>
          <w:p w14:paraId="4D7200B4" w14:textId="14A5302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CA6F756" w14:textId="30D744A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A93869" w:rsidRPr="00A93869" w14:paraId="27F12479" w14:textId="77777777" w:rsidTr="00A93869">
        <w:tc>
          <w:tcPr>
            <w:tcW w:w="516" w:type="dxa"/>
          </w:tcPr>
          <w:p w14:paraId="5AD16B0F" w14:textId="3E7E21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EA05532" w14:textId="2991D62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A93869" w:rsidRPr="00A93869" w14:paraId="4EB1B59E" w14:textId="77777777" w:rsidTr="00A93869">
        <w:tc>
          <w:tcPr>
            <w:tcW w:w="516" w:type="dxa"/>
          </w:tcPr>
          <w:p w14:paraId="714DABA8" w14:textId="1F03C21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9111078" w14:textId="2F0516E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/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A93869" w:rsidRPr="00A93869" w14:paraId="6AACBC68" w14:textId="77777777" w:rsidTr="00A93869">
        <w:tc>
          <w:tcPr>
            <w:tcW w:w="516" w:type="dxa"/>
          </w:tcPr>
          <w:p w14:paraId="052A0821" w14:textId="14A6A5C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2914911" w14:textId="4BBF4E4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E01BF06" w14:textId="77777777" w:rsidTr="00A93869">
        <w:tc>
          <w:tcPr>
            <w:tcW w:w="516" w:type="dxa"/>
          </w:tcPr>
          <w:p w14:paraId="1F85E208" w14:textId="183031E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FC4DA90" w14:textId="38869EC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A93869" w:rsidRPr="00A93869" w14:paraId="71C66151" w14:textId="77777777" w:rsidTr="00A93869">
        <w:tc>
          <w:tcPr>
            <w:tcW w:w="516" w:type="dxa"/>
          </w:tcPr>
          <w:p w14:paraId="364455C4" w14:textId="30F471F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40A14A1" w14:textId="6E3D070C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559EABD7" w14:textId="77777777" w:rsidTr="00A93869">
        <w:tc>
          <w:tcPr>
            <w:tcW w:w="516" w:type="dxa"/>
          </w:tcPr>
          <w:p w14:paraId="33FB8F6F" w14:textId="311EA39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9051CA" w14:textId="769B042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2070487D" w14:textId="77777777" w:rsidTr="00A93869">
        <w:tc>
          <w:tcPr>
            <w:tcW w:w="516" w:type="dxa"/>
          </w:tcPr>
          <w:p w14:paraId="0B989A5A" w14:textId="71338CB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33341CE" w14:textId="54BA569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39F2BDF3" w14:textId="77777777" w:rsidTr="00A93869">
        <w:tc>
          <w:tcPr>
            <w:tcW w:w="516" w:type="dxa"/>
          </w:tcPr>
          <w:p w14:paraId="028174EB" w14:textId="38D050A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E99B649" w14:textId="78662AB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A93869" w:rsidRPr="00A93869" w14:paraId="040ECAFF" w14:textId="77777777" w:rsidTr="00A93869">
        <w:tc>
          <w:tcPr>
            <w:tcW w:w="516" w:type="dxa"/>
          </w:tcPr>
          <w:p w14:paraId="2D1DFD94" w14:textId="251380D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06DEC4B" w14:textId="3B6F04F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A93869" w:rsidRPr="00A93869" w14:paraId="5D04DAF4" w14:textId="77777777" w:rsidTr="00A93869">
        <w:tc>
          <w:tcPr>
            <w:tcW w:w="516" w:type="dxa"/>
          </w:tcPr>
          <w:p w14:paraId="7BE62B5E" w14:textId="5549516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68E52A2" w14:textId="7295E7A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A93869" w:rsidRPr="00A93869" w14:paraId="1941A1CF" w14:textId="77777777" w:rsidTr="00A93869">
        <w:tc>
          <w:tcPr>
            <w:tcW w:w="516" w:type="dxa"/>
          </w:tcPr>
          <w:p w14:paraId="425E9E72" w14:textId="2B3AEE8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50B522" w14:textId="481AACA9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27474B6" w14:textId="77777777" w:rsidTr="00A93869">
        <w:tc>
          <w:tcPr>
            <w:tcW w:w="516" w:type="dxa"/>
          </w:tcPr>
          <w:p w14:paraId="3D4128BA" w14:textId="02D2F07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5E94E7B" w14:textId="42F1471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A93869" w:rsidRPr="00A93869" w14:paraId="42ED2318" w14:textId="77777777" w:rsidTr="00A93869">
        <w:tc>
          <w:tcPr>
            <w:tcW w:w="516" w:type="dxa"/>
          </w:tcPr>
          <w:p w14:paraId="10BA778D" w14:textId="77AF6BF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28AE5484" w14:textId="07C44C9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E7C3433" w14:textId="77777777" w:rsidTr="00A93869">
        <w:tc>
          <w:tcPr>
            <w:tcW w:w="516" w:type="dxa"/>
          </w:tcPr>
          <w:p w14:paraId="111238DE" w14:textId="40D6DCD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E683313" w14:textId="5C890F0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6668D24" w14:textId="77777777" w:rsidTr="00A93869">
        <w:tc>
          <w:tcPr>
            <w:tcW w:w="516" w:type="dxa"/>
          </w:tcPr>
          <w:p w14:paraId="6FF89045" w14:textId="0458A23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DEB4945" w14:textId="031C4E6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A93869" w:rsidRPr="00A93869" w14:paraId="7B3CA382" w14:textId="77777777" w:rsidTr="00A93869">
        <w:tc>
          <w:tcPr>
            <w:tcW w:w="516" w:type="dxa"/>
          </w:tcPr>
          <w:p w14:paraId="42D8AEA4" w14:textId="3D4ACE6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7419D4F" w14:textId="2DC3928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6895805E" w14:textId="77777777" w:rsidTr="00A93869">
        <w:tc>
          <w:tcPr>
            <w:tcW w:w="516" w:type="dxa"/>
          </w:tcPr>
          <w:p w14:paraId="4AB1061B" w14:textId="31C02743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0599AD3" w14:textId="0DB09782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7516F7E0" w14:textId="77777777" w:rsidTr="00A93869">
        <w:tc>
          <w:tcPr>
            <w:tcW w:w="516" w:type="dxa"/>
          </w:tcPr>
          <w:p w14:paraId="43173473" w14:textId="5EA3E0D9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A6A8FAF" w14:textId="0444164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E5E9951" w14:textId="77777777" w:rsidTr="00A93869">
        <w:tc>
          <w:tcPr>
            <w:tcW w:w="516" w:type="dxa"/>
          </w:tcPr>
          <w:p w14:paraId="081C44F1" w14:textId="210B24E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lastRenderedPageBreak/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D303B46" w14:textId="6C44026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811FBA6" w14:textId="77777777" w:rsidTr="00A93869">
        <w:tc>
          <w:tcPr>
            <w:tcW w:w="516" w:type="dxa"/>
          </w:tcPr>
          <w:p w14:paraId="35A21348" w14:textId="6F340A6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E2C6455" w14:textId="3F8D953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93869" w:rsidRPr="00A93869" w14:paraId="57A12AA2" w14:textId="77777777" w:rsidTr="00A93869">
        <w:tc>
          <w:tcPr>
            <w:tcW w:w="516" w:type="dxa"/>
          </w:tcPr>
          <w:p w14:paraId="6506F888" w14:textId="6C06332D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4F0094A" w14:textId="25CA82C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9631850" w14:textId="77777777" w:rsidTr="00A93869">
        <w:tc>
          <w:tcPr>
            <w:tcW w:w="516" w:type="dxa"/>
          </w:tcPr>
          <w:p w14:paraId="691BB446" w14:textId="50072F8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CED5F05" w14:textId="5779721D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1E321720" w14:textId="77777777" w:rsidTr="00A93869">
        <w:tc>
          <w:tcPr>
            <w:tcW w:w="516" w:type="dxa"/>
          </w:tcPr>
          <w:p w14:paraId="3453275F" w14:textId="3B3EB117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9A87235" w14:textId="66DFD74A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63558073" w14:textId="77777777" w:rsidTr="00A93869">
        <w:tc>
          <w:tcPr>
            <w:tcW w:w="516" w:type="dxa"/>
          </w:tcPr>
          <w:p w14:paraId="0A35F7C9" w14:textId="3628509B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2ADDF20" w14:textId="751A3A2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E5DE2B3" w14:textId="77777777" w:rsidTr="00A93869">
        <w:tc>
          <w:tcPr>
            <w:tcW w:w="516" w:type="dxa"/>
          </w:tcPr>
          <w:p w14:paraId="7B547EA1" w14:textId="4983A6FF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2DB3F7" w14:textId="536F992F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A93869" w:rsidRPr="00A93869" w14:paraId="0D5A763E" w14:textId="77777777" w:rsidTr="00A93869">
        <w:tc>
          <w:tcPr>
            <w:tcW w:w="516" w:type="dxa"/>
          </w:tcPr>
          <w:p w14:paraId="341416CA" w14:textId="5445080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2CEA9F2" w14:textId="738AEF88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077D9FAC" w14:textId="77777777" w:rsidTr="00A93869">
        <w:tc>
          <w:tcPr>
            <w:tcW w:w="516" w:type="dxa"/>
          </w:tcPr>
          <w:p w14:paraId="7F7746BE" w14:textId="7F62F768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6276ED61" w14:textId="01BB09E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A93869" w:rsidRPr="00A93869" w14:paraId="6F8836A4" w14:textId="77777777" w:rsidTr="00A93869">
        <w:tc>
          <w:tcPr>
            <w:tcW w:w="516" w:type="dxa"/>
          </w:tcPr>
          <w:p w14:paraId="7CBB9866" w14:textId="12A48F9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9633F81" w14:textId="1DE1DBD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3A2435F" w14:textId="77777777" w:rsidTr="00A93869">
        <w:tc>
          <w:tcPr>
            <w:tcW w:w="516" w:type="dxa"/>
          </w:tcPr>
          <w:p w14:paraId="7E2B6D58" w14:textId="6B24BC7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57A5184E" w14:textId="43D2845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A93869" w:rsidRPr="00A93869" w14:paraId="100F599C" w14:textId="77777777" w:rsidTr="00A93869">
        <w:tc>
          <w:tcPr>
            <w:tcW w:w="516" w:type="dxa"/>
          </w:tcPr>
          <w:p w14:paraId="46E42A5A" w14:textId="1856BDF5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2FF87F4" w14:textId="630EB936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A93869" w:rsidRPr="00A93869" w14:paraId="2B26BA1F" w14:textId="77777777" w:rsidTr="00A93869">
        <w:tc>
          <w:tcPr>
            <w:tcW w:w="516" w:type="dxa"/>
          </w:tcPr>
          <w:p w14:paraId="4FF3A20D" w14:textId="7997B12E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37ED7177" w14:textId="3A39A174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xy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485EBFD9" w14:textId="77777777" w:rsidTr="00A93869">
        <w:tc>
          <w:tcPr>
            <w:tcW w:w="516" w:type="dxa"/>
          </w:tcPr>
          <w:p w14:paraId="25DC8668" w14:textId="6AE8E5AA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07BF1394" w14:textId="509CAE6E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7F8937CC" w14:textId="77777777" w:rsidTr="00A93869">
        <w:tc>
          <w:tcPr>
            <w:tcW w:w="516" w:type="dxa"/>
          </w:tcPr>
          <w:p w14:paraId="2E59E1B4" w14:textId="69DADEE0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75F2D2AD" w14:textId="181D1275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A93869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A93869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A93869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A93869" w:rsidRPr="00A93869" w14:paraId="68AB61EE" w14:textId="77777777" w:rsidTr="00A93869">
        <w:tc>
          <w:tcPr>
            <w:tcW w:w="516" w:type="dxa"/>
          </w:tcPr>
          <w:p w14:paraId="0085597F" w14:textId="36583CB6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E2E7E2D" w14:textId="49349001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A93869" w:rsidRPr="00A93869" w14:paraId="487B9F18" w14:textId="77777777" w:rsidTr="00A93869">
        <w:tc>
          <w:tcPr>
            <w:tcW w:w="516" w:type="dxa"/>
          </w:tcPr>
          <w:p w14:paraId="6F9E3425" w14:textId="7DCFEBC1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11D8E2A5" w14:textId="16C71C87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A93869" w:rsidRPr="00A93869" w14:paraId="308B9456" w14:textId="77777777" w:rsidTr="00A93869">
        <w:tc>
          <w:tcPr>
            <w:tcW w:w="516" w:type="dxa"/>
          </w:tcPr>
          <w:p w14:paraId="68914317" w14:textId="4FE0B6C2" w:rsidR="00A93869" w:rsidRPr="00A93869" w:rsidRDefault="00A93869" w:rsidP="00A93869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</w:instrText>
            </w:r>
            <w:r w:rsidRPr="00A93869">
              <w:rPr>
                <w:rFonts w:ascii="Consolas" w:eastAsia="宋体" w:hAnsi="Consolas" w:cs="宋体" w:hint="eastAsia"/>
                <w:color w:val="A6A6A6" w:themeColor="background1" w:themeShade="A6"/>
                <w:kern w:val="0"/>
                <w:sz w:val="18"/>
                <w:szCs w:val="18"/>
              </w:rPr>
              <w:instrText>seq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q1 </w:instrTex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Pr="00A93869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A93869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67" w:type="dxa"/>
          </w:tcPr>
          <w:p w14:paraId="49933CAD" w14:textId="23435143" w:rsidR="00A93869" w:rsidRPr="00A93869" w:rsidRDefault="00A93869" w:rsidP="00A93869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4424BC32" w14:textId="77777777" w:rsidR="00A93869" w:rsidRPr="00A93869" w:rsidRDefault="00A93869" w:rsidP="00A93869">
      <w:pPr>
        <w:pStyle w:val="a2"/>
        <w:ind w:firstLine="0"/>
        <w:rPr>
          <w:rFonts w:hint="eastAsia"/>
        </w:rPr>
      </w:pPr>
    </w:p>
    <w:p w14:paraId="6511C9FA" w14:textId="57959097" w:rsidR="003E0613" w:rsidRDefault="003E0613" w:rsidP="003E0613">
      <w:pPr>
        <w:pStyle w:val="22"/>
      </w:pPr>
      <w:bookmarkStart w:id="29" w:name="_Toc97056061"/>
      <w:r>
        <w:rPr>
          <w:rFonts w:hint="eastAsia"/>
        </w:rPr>
        <w:t>子程序</w:t>
      </w:r>
      <w:bookmarkEnd w:id="29"/>
    </w:p>
    <w:p w14:paraId="7FB290E8" w14:textId="1ED23C61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1054AE" w14:textId="77777777" w:rsidR="002460DA" w:rsidRDefault="002460DA" w:rsidP="00E26F2C">
      <w:r>
        <w:separator/>
      </w:r>
    </w:p>
  </w:endnote>
  <w:endnote w:type="continuationSeparator" w:id="0">
    <w:p w14:paraId="1B8F965E" w14:textId="77777777" w:rsidR="002460DA" w:rsidRDefault="002460DA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5AF7DBDC" w:rsidR="00681A00" w:rsidRPr="00C2554F" w:rsidRDefault="00681A0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3-01 20:0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62A74621" w:rsidR="00681A00" w:rsidRPr="00C2554F" w:rsidRDefault="00681A0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A93869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A93869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>
      <w:rPr>
        <w:rFonts w:ascii="Times New Roman" w:eastAsia="宋体" w:hAnsi="Times New Roman" w:cs="Times New Roman"/>
        <w:noProof/>
      </w:rPr>
      <w:t>2022-03-01 20:03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9A1D85" w14:textId="77777777" w:rsidR="002460DA" w:rsidRDefault="002460DA" w:rsidP="00E26F2C">
      <w:r>
        <w:separator/>
      </w:r>
    </w:p>
  </w:footnote>
  <w:footnote w:type="continuationSeparator" w:id="0">
    <w:p w14:paraId="4FEC7C7C" w14:textId="77777777" w:rsidR="002460DA" w:rsidRDefault="002460DA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5816BFA6" w14:textId="6DF7AB48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A93869">
      <w:rPr>
        <w:rFonts w:ascii="Times New Roman" w:eastAsia="宋体" w:hAnsi="Times New Roman" w:cs="Times New Roman" w:hint="eastAsia"/>
        <w:noProof/>
      </w:rPr>
      <w:t>第</w:t>
    </w:r>
    <w:r w:rsidR="00A93869">
      <w:rPr>
        <w:rFonts w:ascii="Times New Roman" w:eastAsia="宋体" w:hAnsi="Times New Roman" w:cs="Times New Roman" w:hint="eastAsia"/>
        <w:noProof/>
      </w:rPr>
      <w:t>3</w:t>
    </w:r>
    <w:r w:rsidR="00A93869">
      <w:rPr>
        <w:rFonts w:ascii="Times New Roman" w:eastAsia="宋体" w:hAnsi="Times New Roman" w:cs="Times New Roman" w:hint="eastAsia"/>
        <w:noProof/>
      </w:rPr>
      <w:t>题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681A00" w:rsidRPr="00943C60" w:rsidRDefault="00681A0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681A00" w:rsidRDefault="00681A00" w:rsidP="00E26F2C">
    <w:pPr>
      <w:pStyle w:val="a6"/>
      <w:rPr>
        <w:rFonts w:ascii="Times New Roman" w:eastAsia="宋体" w:hAnsi="Times New Roman" w:cs="Times New Roman"/>
      </w:rPr>
    </w:pPr>
  </w:p>
  <w:p w14:paraId="23ACD25E" w14:textId="0C2D8050" w:rsidR="00681A00" w:rsidRPr="00E26F2C" w:rsidRDefault="00681A0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A93869">
      <w:rPr>
        <w:rFonts w:ascii="Times New Roman" w:eastAsia="宋体" w:hAnsi="Times New Roman" w:cs="Times New Roman" w:hint="eastAsia"/>
        <w:noProof/>
      </w:rPr>
      <w:t>附录</w:t>
    </w:r>
    <w:r w:rsidR="00A93869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6BC4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5A3B"/>
    <w:rsid w:val="002746DC"/>
    <w:rsid w:val="00275B31"/>
    <w:rsid w:val="00281BC9"/>
    <w:rsid w:val="002822A9"/>
    <w:rsid w:val="0028294B"/>
    <w:rsid w:val="00283647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13A3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91F4A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02882"/>
    <w:rsid w:val="004153ED"/>
    <w:rsid w:val="00432C03"/>
    <w:rsid w:val="0043577F"/>
    <w:rsid w:val="00435CB7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52B2F"/>
    <w:rsid w:val="00552FF5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72D90"/>
    <w:rsid w:val="00673F08"/>
    <w:rsid w:val="00681A00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F2E2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2DFF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439B0"/>
    <w:rsid w:val="00A62B0B"/>
    <w:rsid w:val="00A6649A"/>
    <w:rsid w:val="00A67360"/>
    <w:rsid w:val="00A74236"/>
    <w:rsid w:val="00A75EFC"/>
    <w:rsid w:val="00A8040B"/>
    <w:rsid w:val="00A83CB6"/>
    <w:rsid w:val="00A84EFD"/>
    <w:rsid w:val="00A90CBD"/>
    <w:rsid w:val="00A93869"/>
    <w:rsid w:val="00AA085A"/>
    <w:rsid w:val="00AA200B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2402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383B"/>
    <w:rsid w:val="00EC3B13"/>
    <w:rsid w:val="00EC46DE"/>
    <w:rsid w:val="00ED5CD6"/>
    <w:rsid w:val="00ED5F89"/>
    <w:rsid w:val="00ED6E57"/>
    <w:rsid w:val="00EE693D"/>
    <w:rsid w:val="00F00069"/>
    <w:rsid w:val="00F13B8C"/>
    <w:rsid w:val="00F15997"/>
    <w:rsid w:val="00F15A61"/>
    <w:rsid w:val="00F17A46"/>
    <w:rsid w:val="00F2062B"/>
    <w:rsid w:val="00F232FA"/>
    <w:rsid w:val="00F2492E"/>
    <w:rsid w:val="00F40C13"/>
    <w:rsid w:val="00F42DCA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2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FB57D3F6-5C04-4065-AE33-CBA2AF9839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9</TotalTime>
  <Pages>13</Pages>
  <Words>4996</Words>
  <Characters>28479</Characters>
  <Application>Microsoft Office Word</Application>
  <DocSecurity>0</DocSecurity>
  <Lines>237</Lines>
  <Paragraphs>66</Paragraphs>
  <ScaleCrop>false</ScaleCrop>
  <Company/>
  <LinksUpToDate>false</LinksUpToDate>
  <CharactersWithSpaces>33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43</cp:revision>
  <cp:lastPrinted>2022-02-28T03:25:00Z</cp:lastPrinted>
  <dcterms:created xsi:type="dcterms:W3CDTF">2022-02-25T14:05:00Z</dcterms:created>
  <dcterms:modified xsi:type="dcterms:W3CDTF">2022-03-06T13:52:00Z</dcterms:modified>
</cp:coreProperties>
</file>